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F4CBC4" w14:textId="1A6F84FC" w:rsidR="008A55B5" w:rsidRDefault="00DC0554" w:rsidP="00576D16">
      <w:pPr>
        <w:pStyle w:val="papertitle"/>
        <w:rPr>
          <w:rFonts w:eastAsia="MS Mincho"/>
        </w:rPr>
      </w:pPr>
      <w:r>
        <w:rPr>
          <w:rFonts w:eastAsia="MS Mincho"/>
        </w:rPr>
        <w:t>Machine Learning for Geospatial Visualisation Recommendation</w:t>
      </w:r>
    </w:p>
    <w:p w14:paraId="7A3A1988" w14:textId="77777777" w:rsidR="008A55B5" w:rsidRDefault="008A55B5">
      <w:pPr>
        <w:pStyle w:val="Author"/>
        <w:rPr>
          <w:rFonts w:eastAsia="MS Mincho"/>
        </w:rPr>
        <w:sectPr w:rsidR="008A55B5" w:rsidSect="00110931">
          <w:pgSz w:w="11909" w:h="16834" w:code="9"/>
          <w:pgMar w:top="1080" w:right="734" w:bottom="2434" w:left="734" w:header="720" w:footer="720" w:gutter="0"/>
          <w:cols w:space="720"/>
          <w:docGrid w:linePitch="360"/>
        </w:sectPr>
      </w:pPr>
    </w:p>
    <w:p w14:paraId="21F27603" w14:textId="247D2BE4" w:rsidR="008A55B5" w:rsidRDefault="00474FD1" w:rsidP="00D945C8">
      <w:pPr>
        <w:pStyle w:val="Author"/>
        <w:rPr>
          <w:rFonts w:eastAsia="MS Mincho"/>
        </w:rPr>
      </w:pPr>
      <w:r>
        <w:rPr>
          <w:rFonts w:eastAsia="MS Mincho"/>
        </w:rPr>
        <w:t>Anthony Joseph Jungo, Kaiza Kunonu</w:t>
      </w:r>
      <w:r w:rsidR="00D945C8" w:rsidRPr="00D945C8">
        <w:rPr>
          <w:rFonts w:eastAsia="MS Mincho"/>
        </w:rPr>
        <w:t xml:space="preserve"> </w:t>
      </w:r>
      <w:r w:rsidR="00D945C8">
        <w:rPr>
          <w:rFonts w:eastAsia="MS Mincho"/>
        </w:rPr>
        <w:t>Ilomo</w:t>
      </w:r>
      <w:r>
        <w:rPr>
          <w:rFonts w:eastAsia="MS Mincho"/>
        </w:rPr>
        <w:t>, John Waithaka</w:t>
      </w:r>
    </w:p>
    <w:p w14:paraId="6DA61173" w14:textId="77777777" w:rsidR="008A55B5" w:rsidRPr="002308EB" w:rsidRDefault="00576D16">
      <w:pPr>
        <w:pStyle w:val="Affiliation"/>
        <w:rPr>
          <w:rFonts w:eastAsia="MS Mincho"/>
          <w:lang w:val="fr-FR"/>
        </w:rPr>
      </w:pPr>
      <w:r w:rsidRPr="002308EB">
        <w:rPr>
          <w:rFonts w:eastAsia="MS Mincho"/>
          <w:lang w:val="fr-FR"/>
        </w:rPr>
        <w:t>Carnegie Mellon University</w:t>
      </w:r>
    </w:p>
    <w:p w14:paraId="16F86A1B" w14:textId="77777777" w:rsidR="008A55B5" w:rsidRPr="002308EB" w:rsidRDefault="00576D16">
      <w:pPr>
        <w:pStyle w:val="Affiliation"/>
        <w:rPr>
          <w:rFonts w:eastAsia="MS Mincho"/>
          <w:lang w:val="fr-FR"/>
        </w:rPr>
      </w:pPr>
      <w:r w:rsidRPr="002308EB">
        <w:rPr>
          <w:rFonts w:eastAsia="MS Mincho"/>
          <w:lang w:val="fr-FR"/>
        </w:rPr>
        <w:t>Kigali</w:t>
      </w:r>
      <w:r w:rsidR="008A55B5" w:rsidRPr="002308EB">
        <w:rPr>
          <w:rFonts w:eastAsia="MS Mincho"/>
          <w:lang w:val="fr-FR"/>
        </w:rPr>
        <w:t xml:space="preserve">, </w:t>
      </w:r>
      <w:r w:rsidRPr="002308EB">
        <w:rPr>
          <w:rFonts w:eastAsia="MS Mincho"/>
          <w:lang w:val="fr-FR"/>
        </w:rPr>
        <w:t>Rwanda</w:t>
      </w:r>
    </w:p>
    <w:p w14:paraId="530B5511" w14:textId="290C1F88" w:rsidR="008A55B5" w:rsidRPr="004A0DFD" w:rsidRDefault="00576D16">
      <w:pPr>
        <w:pStyle w:val="Affiliation"/>
        <w:rPr>
          <w:rFonts w:eastAsia="MS Mincho"/>
        </w:rPr>
      </w:pPr>
      <w:r w:rsidRPr="004A0DFD">
        <w:rPr>
          <w:rFonts w:eastAsia="MS Mincho"/>
        </w:rPr>
        <w:t>{</w:t>
      </w:r>
      <w:r w:rsidR="00EB2318" w:rsidRPr="004A0DFD">
        <w:rPr>
          <w:rFonts w:eastAsia="MS Mincho"/>
        </w:rPr>
        <w:t>ajosephj</w:t>
      </w:r>
      <w:r w:rsidRPr="004A0DFD">
        <w:rPr>
          <w:rFonts w:eastAsia="MS Mincho"/>
        </w:rPr>
        <w:t>,</w:t>
      </w:r>
      <w:r w:rsidR="004A0DFD" w:rsidRPr="004A0DFD">
        <w:rPr>
          <w:rFonts w:eastAsia="MS Mincho"/>
        </w:rPr>
        <w:t xml:space="preserve"> kilomo, jwaithak</w:t>
      </w:r>
      <w:r w:rsidRPr="004A0DFD">
        <w:rPr>
          <w:rFonts w:eastAsia="MS Mincho"/>
        </w:rPr>
        <w:t>}@</w:t>
      </w:r>
      <w:r w:rsidR="00130408">
        <w:rPr>
          <w:rFonts w:eastAsia="MS Mincho"/>
        </w:rPr>
        <w:t>andrew</w:t>
      </w:r>
      <w:r w:rsidRPr="004A0DFD">
        <w:rPr>
          <w:rFonts w:eastAsia="MS Mincho"/>
        </w:rPr>
        <w:t>.cmu.edu</w:t>
      </w:r>
    </w:p>
    <w:p w14:paraId="74CB3D0C" w14:textId="77777777" w:rsidR="008A55B5" w:rsidRPr="004A0DFD" w:rsidRDefault="008A55B5">
      <w:pPr>
        <w:pStyle w:val="Affiliation"/>
        <w:rPr>
          <w:rFonts w:eastAsia="MS Mincho"/>
        </w:rPr>
      </w:pPr>
    </w:p>
    <w:p w14:paraId="33F1E754" w14:textId="77777777" w:rsidR="008A55B5" w:rsidRPr="004A0DFD" w:rsidRDefault="008A55B5">
      <w:pPr>
        <w:rPr>
          <w:rFonts w:eastAsia="MS Mincho"/>
        </w:rPr>
      </w:pPr>
    </w:p>
    <w:p w14:paraId="62443FA1" w14:textId="77777777" w:rsidR="008A55B5" w:rsidRPr="004A0DFD" w:rsidRDefault="008A55B5" w:rsidP="00022007">
      <w:pPr>
        <w:jc w:val="both"/>
        <w:rPr>
          <w:rFonts w:eastAsia="MS Mincho"/>
        </w:rPr>
        <w:sectPr w:rsidR="008A55B5" w:rsidRPr="004A0DFD" w:rsidSect="00110931">
          <w:type w:val="continuous"/>
          <w:pgSz w:w="11909" w:h="16834" w:code="9"/>
          <w:pgMar w:top="1080" w:right="734" w:bottom="2434" w:left="734" w:header="720" w:footer="720" w:gutter="0"/>
          <w:cols w:space="720"/>
          <w:docGrid w:linePitch="360"/>
        </w:sectPr>
      </w:pPr>
    </w:p>
    <w:p w14:paraId="2D8D25AF" w14:textId="77777777" w:rsidR="00F33FB8" w:rsidRDefault="00F33FB8" w:rsidP="00EE45F1">
      <w:pPr>
        <w:pStyle w:val="Heading1"/>
        <w:ind w:firstLine="0"/>
      </w:pPr>
      <w:r>
        <w:t>Motivation</w:t>
      </w:r>
    </w:p>
    <w:p w14:paraId="1AEB69F7" w14:textId="1D267806" w:rsidR="00F33FB8" w:rsidRDefault="00F33FB8" w:rsidP="00703413">
      <w:pPr>
        <w:pStyle w:val="NormalWeb"/>
        <w:jc w:val="both"/>
        <w:rPr>
          <w:sz w:val="20"/>
          <w:szCs w:val="20"/>
        </w:rPr>
      </w:pPr>
      <w:r w:rsidRPr="00680FFE">
        <w:rPr>
          <w:sz w:val="20"/>
          <w:szCs w:val="20"/>
        </w:rPr>
        <w:t xml:space="preserve">Data analytics is known to significantly improve decision-making and performance in areas such as business, public </w:t>
      </w:r>
      <w:r w:rsidR="00703413" w:rsidRPr="00680FFE">
        <w:rPr>
          <w:sz w:val="20"/>
          <w:szCs w:val="20"/>
        </w:rPr>
        <w:t>administration,</w:t>
      </w:r>
      <w:r w:rsidRPr="00680FFE">
        <w:rPr>
          <w:sz w:val="20"/>
          <w:szCs w:val="20"/>
        </w:rPr>
        <w:t xml:space="preserve"> and healthcare. Geospatial data analytics, specifically, has big potential benefits in agriculture </w:t>
      </w:r>
      <w:r w:rsidR="00DC0554">
        <w:rPr>
          <w:sz w:val="20"/>
          <w:szCs w:val="20"/>
        </w:rPr>
        <w:t>in</w:t>
      </w:r>
      <w:r w:rsidRPr="00680FFE">
        <w:rPr>
          <w:sz w:val="20"/>
          <w:szCs w:val="20"/>
        </w:rPr>
        <w:t xml:space="preserve"> applications such as yield optimization and prediction, and early warning systems for famine and crop failure. This is especially important for Africa, where the economy and people’s livelihoods are highly dependent on agriculture.</w:t>
      </w:r>
    </w:p>
    <w:p w14:paraId="277FC2B3" w14:textId="26169927" w:rsidR="00F33FB8" w:rsidRDefault="00E97D04" w:rsidP="008A7E6B">
      <w:pPr>
        <w:pStyle w:val="NormalWeb"/>
        <w:jc w:val="both"/>
        <w:rPr>
          <w:sz w:val="20"/>
          <w:szCs w:val="20"/>
        </w:rPr>
      </w:pPr>
      <w:r>
        <w:rPr>
          <w:sz w:val="20"/>
          <w:szCs w:val="20"/>
        </w:rPr>
        <w:t>Data visualization is an essential part of data analy</w:t>
      </w:r>
      <w:r w:rsidR="00DD3A51">
        <w:rPr>
          <w:sz w:val="20"/>
          <w:szCs w:val="20"/>
        </w:rPr>
        <w:t>sis since it enables the</w:t>
      </w:r>
      <w:r w:rsidR="00105E19">
        <w:rPr>
          <w:sz w:val="20"/>
          <w:szCs w:val="20"/>
        </w:rPr>
        <w:t xml:space="preserve"> identification and</w:t>
      </w:r>
      <w:r w:rsidR="00DD3A51">
        <w:rPr>
          <w:sz w:val="20"/>
          <w:szCs w:val="20"/>
        </w:rPr>
        <w:t xml:space="preserve"> communication of insights drawn from data</w:t>
      </w:r>
      <w:r w:rsidR="007A3A83">
        <w:rPr>
          <w:sz w:val="20"/>
          <w:szCs w:val="20"/>
        </w:rPr>
        <w:t>, which enables data-driven decision</w:t>
      </w:r>
      <w:r w:rsidR="000043A0">
        <w:rPr>
          <w:sz w:val="20"/>
          <w:szCs w:val="20"/>
        </w:rPr>
        <w:t>-</w:t>
      </w:r>
      <w:r w:rsidR="007A3A83">
        <w:rPr>
          <w:sz w:val="20"/>
          <w:szCs w:val="20"/>
        </w:rPr>
        <w:t>making</w:t>
      </w:r>
      <w:r w:rsidR="00DD3A51">
        <w:rPr>
          <w:sz w:val="20"/>
          <w:szCs w:val="20"/>
        </w:rPr>
        <w:t>.</w:t>
      </w:r>
      <w:r w:rsidR="000043A0">
        <w:rPr>
          <w:sz w:val="20"/>
          <w:szCs w:val="20"/>
        </w:rPr>
        <w:t xml:space="preserve"> </w:t>
      </w:r>
      <w:r w:rsidR="00B053E1">
        <w:rPr>
          <w:sz w:val="20"/>
          <w:szCs w:val="20"/>
        </w:rPr>
        <w:t xml:space="preserve">However, effective </w:t>
      </w:r>
      <w:r w:rsidR="0028541D">
        <w:rPr>
          <w:sz w:val="20"/>
          <w:szCs w:val="20"/>
        </w:rPr>
        <w:t>visualization</w:t>
      </w:r>
      <w:r w:rsidR="00B053E1">
        <w:rPr>
          <w:sz w:val="20"/>
          <w:szCs w:val="20"/>
        </w:rPr>
        <w:t xml:space="preserve"> is </w:t>
      </w:r>
      <w:r w:rsidR="00751815">
        <w:rPr>
          <w:sz w:val="20"/>
          <w:szCs w:val="20"/>
        </w:rPr>
        <w:t xml:space="preserve">a difficult task </w:t>
      </w:r>
      <w:r w:rsidR="00075945">
        <w:rPr>
          <w:sz w:val="20"/>
          <w:szCs w:val="20"/>
        </w:rPr>
        <w:t xml:space="preserve">– there are many </w:t>
      </w:r>
      <w:r w:rsidR="00E70C3C">
        <w:rPr>
          <w:sz w:val="20"/>
          <w:szCs w:val="20"/>
        </w:rPr>
        <w:t>ways to visualize a dataset</w:t>
      </w:r>
      <w:r w:rsidR="000F715C">
        <w:rPr>
          <w:sz w:val="20"/>
          <w:szCs w:val="20"/>
        </w:rPr>
        <w:t xml:space="preserve"> but only a few</w:t>
      </w:r>
      <w:r w:rsidR="00C462C7">
        <w:rPr>
          <w:sz w:val="20"/>
          <w:szCs w:val="20"/>
        </w:rPr>
        <w:t xml:space="preserve"> produce effective visualizations.</w:t>
      </w:r>
      <w:r w:rsidR="00D3231B">
        <w:rPr>
          <w:sz w:val="20"/>
          <w:szCs w:val="20"/>
        </w:rPr>
        <w:t xml:space="preserve"> </w:t>
      </w:r>
      <w:r w:rsidR="00D3231B" w:rsidRPr="00680FFE">
        <w:rPr>
          <w:sz w:val="20"/>
          <w:szCs w:val="20"/>
        </w:rPr>
        <w:t>This, along with the shortage of ICT skills in Africa, keeps Africa from reaping the potential benefits of geospatial data analytics.</w:t>
      </w:r>
      <w:r w:rsidR="008A7E6B">
        <w:rPr>
          <w:sz w:val="20"/>
          <w:szCs w:val="20"/>
        </w:rPr>
        <w:t xml:space="preserve"> </w:t>
      </w:r>
      <w:r w:rsidR="00F33FB8" w:rsidRPr="00680FFE">
        <w:rPr>
          <w:sz w:val="20"/>
          <w:szCs w:val="20"/>
        </w:rPr>
        <w:t>We believe that providing tools for automating effective geospatial data visualization will increase the use of geospatial data analysis in Africa. This will in turn yield significant benefits for Africans.</w:t>
      </w:r>
    </w:p>
    <w:p w14:paraId="126BF566" w14:textId="6BEDBEF2" w:rsidR="00726755" w:rsidRDefault="00726755" w:rsidP="00EE45F1">
      <w:pPr>
        <w:pStyle w:val="Heading1"/>
        <w:ind w:firstLine="0"/>
      </w:pPr>
      <w:r>
        <w:t>Research Question</w:t>
      </w:r>
    </w:p>
    <w:p w14:paraId="52B20E8A" w14:textId="40CB7299" w:rsidR="00726755" w:rsidRPr="008C7459" w:rsidRDefault="00726755" w:rsidP="00EE45F1">
      <w:pPr>
        <w:pStyle w:val="NormalWeb"/>
        <w:jc w:val="both"/>
        <w:rPr>
          <w:sz w:val="20"/>
          <w:szCs w:val="20"/>
        </w:rPr>
      </w:pPr>
      <w:r w:rsidRPr="008C7459">
        <w:rPr>
          <w:sz w:val="20"/>
          <w:szCs w:val="20"/>
        </w:rPr>
        <w:t xml:space="preserve">Can machine learning automate the effective </w:t>
      </w:r>
      <w:r w:rsidR="007E1D09" w:rsidRPr="7601B319">
        <w:rPr>
          <w:sz w:val="20"/>
          <w:szCs w:val="20"/>
        </w:rPr>
        <w:t>visuali</w:t>
      </w:r>
      <w:r w:rsidR="007E1D09">
        <w:rPr>
          <w:sz w:val="20"/>
          <w:szCs w:val="20"/>
        </w:rPr>
        <w:t>z</w:t>
      </w:r>
      <w:r w:rsidR="007E1D09" w:rsidRPr="7601B319">
        <w:rPr>
          <w:sz w:val="20"/>
          <w:szCs w:val="20"/>
        </w:rPr>
        <w:t>ation</w:t>
      </w:r>
      <w:r w:rsidRPr="008C7459">
        <w:rPr>
          <w:sz w:val="20"/>
          <w:szCs w:val="20"/>
        </w:rPr>
        <w:t xml:space="preserve"> of geospatial data? </w:t>
      </w:r>
      <w:r w:rsidR="007A5268">
        <w:rPr>
          <w:sz w:val="20"/>
          <w:szCs w:val="20"/>
        </w:rPr>
        <w:t>In particular, c</w:t>
      </w:r>
      <w:r w:rsidRPr="008C7459">
        <w:rPr>
          <w:sz w:val="20"/>
          <w:szCs w:val="20"/>
        </w:rPr>
        <w:t xml:space="preserve">an it discern the patterns in datasets and recommend geospatial </w:t>
      </w:r>
      <w:r w:rsidR="4EB298A0" w:rsidRPr="7601B319">
        <w:rPr>
          <w:sz w:val="20"/>
          <w:szCs w:val="20"/>
        </w:rPr>
        <w:t>visualizations</w:t>
      </w:r>
      <w:r w:rsidRPr="008C7459">
        <w:rPr>
          <w:sz w:val="20"/>
          <w:szCs w:val="20"/>
        </w:rPr>
        <w:t xml:space="preserve"> that effectively communicate the</w:t>
      </w:r>
      <w:r w:rsidR="005A7FAA">
        <w:rPr>
          <w:sz w:val="20"/>
          <w:szCs w:val="20"/>
        </w:rPr>
        <w:t>se</w:t>
      </w:r>
      <w:r w:rsidRPr="008C7459">
        <w:rPr>
          <w:sz w:val="20"/>
          <w:szCs w:val="20"/>
        </w:rPr>
        <w:t xml:space="preserve"> different patterns?</w:t>
      </w:r>
    </w:p>
    <w:p w14:paraId="478B0188" w14:textId="2D3C287B" w:rsidR="00372DD7" w:rsidRPr="008C7459" w:rsidRDefault="00726755" w:rsidP="00372DD7">
      <w:pPr>
        <w:pStyle w:val="NormalWeb"/>
        <w:jc w:val="both"/>
        <w:rPr>
          <w:sz w:val="20"/>
          <w:szCs w:val="20"/>
        </w:rPr>
      </w:pPr>
      <w:r w:rsidRPr="008C7459">
        <w:rPr>
          <w:sz w:val="20"/>
          <w:szCs w:val="20"/>
        </w:rPr>
        <w:t xml:space="preserve">Research on the automation of data </w:t>
      </w:r>
      <w:r w:rsidR="6E3A3662" w:rsidRPr="7601B319">
        <w:rPr>
          <w:sz w:val="20"/>
          <w:szCs w:val="20"/>
        </w:rPr>
        <w:t>visualization</w:t>
      </w:r>
      <w:r w:rsidRPr="008C7459">
        <w:rPr>
          <w:sz w:val="20"/>
          <w:szCs w:val="20"/>
        </w:rPr>
        <w:t xml:space="preserve"> goes back to 1986 </w:t>
      </w:r>
      <w:r w:rsidR="00E421FE">
        <w:rPr>
          <w:sz w:val="20"/>
          <w:szCs w:val="20"/>
        </w:rPr>
        <w:fldChar w:fldCharType="begin"/>
      </w:r>
      <w:r w:rsidR="00E421FE">
        <w:rPr>
          <w:sz w:val="20"/>
          <w:szCs w:val="20"/>
        </w:rPr>
        <w:instrText xml:space="preserve"> ADDIN ZOTERO_ITEM CSL_CITATION {"citationID":"UNF2e1oR","properties":{"formattedCitation":"[1]","plainCitation":"[1]","noteIndex":0},"citationItems":[{"id":347,"uris":["http://zotero.org/users/12113274/items/9CZF542P"],"itemData":{"id":347,"type":"article-journal","abstract":"The goal of the research described in this paper is to develop an application-independent presentation tool that automatically designs effective graphical presentations (such as bar charts, scatter plots, and connected graphs) of relational information. Two problems are raised by this goal: The codification of graphic design criteria in a form that can be used by the presentation tool, and the generation of a wide variety of designs so that the presentation tool can accommodate a wide variety of information. The approach described in this paper is based on the view that graphical presentations are sentences of graphical languages. The graphic design issues are codified as expressiveness and effectiveness criteria for graphical languages. Expressiveness criteria determine whether a graphical language can express the desired information. Effectiveness criteria determine whether a graphical language exploits the capabilities of the output medium and the human visual system. A wide variety of designs can be systematically generated by using a composition algebra that composes a small set of primitive graphical languages. Artificial intelligence techniques are used to implement a prototype presentation tool called APT (A Presentation Tool), which is based on the composition algebra and the graphic design criteria.","container-title":"ACM Transactions on Graphics","DOI":"10.1145/22949.22950","ISSN":"0730-0301","issue":"2","journalAbbreviation":"ACM Trans. Graph.","page":"110–141","source":"ACM Digital Library","title":"Automating the design of graphical presentations of relational information","volume":"5","author":[{"family":"Mackinlay","given":"Jock"}],"issued":{"date-parts":[["1986",4,1]]}}}],"schema":"https://github.com/citation-style-language/schema/raw/master/csl-citation.json"} </w:instrText>
      </w:r>
      <w:r w:rsidR="00E421FE">
        <w:rPr>
          <w:sz w:val="20"/>
          <w:szCs w:val="20"/>
        </w:rPr>
        <w:fldChar w:fldCharType="separate"/>
      </w:r>
      <w:r w:rsidR="00E421FE" w:rsidRPr="7601B319">
        <w:rPr>
          <w:sz w:val="20"/>
          <w:szCs w:val="20"/>
        </w:rPr>
        <w:t>[1]</w:t>
      </w:r>
      <w:r w:rsidR="00E421FE">
        <w:rPr>
          <w:sz w:val="20"/>
          <w:szCs w:val="20"/>
        </w:rPr>
        <w:fldChar w:fldCharType="end"/>
      </w:r>
      <w:r w:rsidRPr="008C7459">
        <w:rPr>
          <w:sz w:val="20"/>
          <w:szCs w:val="20"/>
        </w:rPr>
        <w:t>. The rise of Machine Learning (ML) and AI increased focus in this area</w:t>
      </w:r>
      <w:r w:rsidR="00CE1077">
        <w:rPr>
          <w:sz w:val="20"/>
          <w:szCs w:val="20"/>
        </w:rPr>
        <w:t xml:space="preserve"> </w:t>
      </w:r>
      <w:r w:rsidR="00CE1077">
        <w:rPr>
          <w:sz w:val="20"/>
          <w:szCs w:val="20"/>
        </w:rPr>
        <w:fldChar w:fldCharType="begin"/>
      </w:r>
      <w:r w:rsidR="00CE1077">
        <w:rPr>
          <w:sz w:val="20"/>
          <w:szCs w:val="20"/>
        </w:rPr>
        <w:instrText xml:space="preserve"> ADDIN ZOTERO_ITEM CSL_CITATION {"citationID":"vNbndBed","properties":{"formattedCitation":"[2]","plainCitation":"[2]","noteIndex":0},"citationItems":[{"id":238,"uris":["http://zotero.org/users/12113274/items/GSQDYNVK"],"itemData":{"id":238,"type":"article-journal","abstract":"Visualizations themselves have become a data format. Akin to other data formats such as text and images, visualizations are increasingly created, stored, shared, and (re-)used with artificial intelligence (AI) techniques. In this survey, we probe the underlying vision of formalizing visualizations as an emerging data format and review the recent advance in applying AI techniques to visualization data (AI4VIS). We define visualization data as the digital representations of visualizations in computers and focus on data visualization (e.g., charts and infographics). We build our survey upon a corpus spanning ten different fields in computer science with an eye toward identifying important common interests. Our resulting taxonomy is organized around WHAT is visualization data and its representation, WHY and HOW to apply AI to visualization data. We highlight a set of common tasks that researchers apply to the visualization data and present a detailed discussion of AI approaches developed to accomplish those tasks. Drawing upon our literature review, we discuss several important research questions surrounding the management and exploitation of visualization data, as well as the role of AI in support of those processes. We make the list of surveyed papers and related material available online at.","container-title":"IEEE Transactions on Visualization and Computer Graphics","DOI":"10.1109/TVCG.2021.3099002","ISSN":"1941-0506","issue":"12","note":"event-title: IEEE Transactions on Visualization and Computer Graphics","page":"5049-5070","source":"IEEE Xplore","title":"AI4VIS: Survey on Artificial Intelligence Approaches for Data Visualization","title-short":"AI4VIS","volume":"28","author":[{"family":"Wu","given":"Aoyu"},{"family":"Wang","given":"Yun"},{"family":"Shu","given":"Xinhuan"},{"family":"Moritz","given":"Dominik"},{"family":"Cui","given":"Weiwei"},{"family":"Zhang","given":"Haidong"},{"family":"Zhang","given":"Dongmei"},{"family":"Qu","given":"Huamin"}],"issued":{"date-parts":[["2022",12]]}}}],"schema":"https://github.com/citation-style-language/schema/raw/master/csl-citation.json"} </w:instrText>
      </w:r>
      <w:r w:rsidR="00CE1077">
        <w:rPr>
          <w:sz w:val="20"/>
          <w:szCs w:val="20"/>
        </w:rPr>
        <w:fldChar w:fldCharType="separate"/>
      </w:r>
      <w:r w:rsidR="00CE1077" w:rsidRPr="7601B319">
        <w:rPr>
          <w:sz w:val="20"/>
          <w:szCs w:val="20"/>
        </w:rPr>
        <w:t>[2]</w:t>
      </w:r>
      <w:r w:rsidR="00CE1077">
        <w:rPr>
          <w:sz w:val="20"/>
          <w:szCs w:val="20"/>
        </w:rPr>
        <w:fldChar w:fldCharType="end"/>
      </w:r>
      <w:r w:rsidRPr="008C7459">
        <w:rPr>
          <w:sz w:val="20"/>
          <w:szCs w:val="20"/>
        </w:rPr>
        <w:t xml:space="preserve">. For example, Hu et al. built an ML model trained on </w:t>
      </w:r>
      <w:r w:rsidR="0032031A">
        <w:rPr>
          <w:sz w:val="20"/>
          <w:szCs w:val="20"/>
        </w:rPr>
        <w:t xml:space="preserve">data and </w:t>
      </w:r>
      <w:r w:rsidRPr="008C7459">
        <w:rPr>
          <w:sz w:val="20"/>
          <w:szCs w:val="20"/>
        </w:rPr>
        <w:t xml:space="preserve">graphs from Plotly Community Feed </w:t>
      </w:r>
      <w:r w:rsidR="00016740">
        <w:rPr>
          <w:sz w:val="20"/>
          <w:szCs w:val="20"/>
        </w:rPr>
        <w:fldChar w:fldCharType="begin"/>
      </w:r>
      <w:r w:rsidR="00016740">
        <w:rPr>
          <w:sz w:val="20"/>
          <w:szCs w:val="20"/>
        </w:rPr>
        <w:instrText xml:space="preserve"> ADDIN ZOTERO_ITEM CSL_CITATION {"citationID":"cpWjanAO","properties":{"formattedCitation":"[3]","plainCitation":"[3]","noteIndex":0},"citationItems":[{"id":351,"uris":["http://zotero.org/users/12113274/items/SNSE4KL4"],"itemData":{"id":351,"type":"webpage","title":"Plotly | Make charts and dashboards online","URL":"https://chart-studio.plotly.com/feed/#/","accessed":{"date-parts":[["2024",3,5]]}}}],"schema":"https://github.com/citation-style-language/schema/raw/master/csl-citation.json"} </w:instrText>
      </w:r>
      <w:r w:rsidR="00016740">
        <w:rPr>
          <w:sz w:val="20"/>
          <w:szCs w:val="20"/>
        </w:rPr>
        <w:fldChar w:fldCharType="separate"/>
      </w:r>
      <w:r w:rsidR="00016740" w:rsidRPr="7601B319">
        <w:rPr>
          <w:sz w:val="20"/>
          <w:szCs w:val="20"/>
        </w:rPr>
        <w:t>[3]</w:t>
      </w:r>
      <w:r w:rsidR="00016740">
        <w:rPr>
          <w:sz w:val="20"/>
          <w:szCs w:val="20"/>
        </w:rPr>
        <w:fldChar w:fldCharType="end"/>
      </w:r>
      <w:r w:rsidRPr="008C7459">
        <w:rPr>
          <w:sz w:val="20"/>
          <w:szCs w:val="20"/>
        </w:rPr>
        <w:t xml:space="preserve"> to recommend</w:t>
      </w:r>
      <w:r w:rsidR="00A906BA">
        <w:rPr>
          <w:sz w:val="20"/>
          <w:szCs w:val="20"/>
        </w:rPr>
        <w:t xml:space="preserve"> between</w:t>
      </w:r>
      <w:r w:rsidRPr="008C7459">
        <w:rPr>
          <w:sz w:val="20"/>
          <w:szCs w:val="20"/>
        </w:rPr>
        <w:t xml:space="preserve"> bar, line or scatter plots</w:t>
      </w:r>
      <w:r w:rsidR="00D816E9">
        <w:rPr>
          <w:sz w:val="20"/>
          <w:szCs w:val="20"/>
        </w:rPr>
        <w:t>, given a dataset</w:t>
      </w:r>
      <w:r w:rsidR="00524BA8">
        <w:rPr>
          <w:sz w:val="20"/>
          <w:szCs w:val="20"/>
        </w:rPr>
        <w:t xml:space="preserve"> </w:t>
      </w:r>
      <w:r w:rsidR="00524BA8">
        <w:rPr>
          <w:sz w:val="20"/>
          <w:szCs w:val="20"/>
        </w:rPr>
        <w:fldChar w:fldCharType="begin"/>
      </w:r>
      <w:r w:rsidR="00524BA8">
        <w:rPr>
          <w:sz w:val="20"/>
          <w:szCs w:val="20"/>
        </w:rPr>
        <w:instrText xml:space="preserve"> ADDIN ZOTERO_ITEM CSL_CITATION {"citationID":"mlGYFgNF","properties":{"formattedCitation":"[4]","plainCitation":"[4]","noteIndex":0},"citationItems":[{"id":306,"uris":["http://zotero.org/users/12113274/items/WWTLGH5Y"],"itemData":{"id":306,"type":"article","abstract":"Data visualization should be accessible for all analysts with data, not just the few with technical expertise. 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ML-based systems.","DOI":"10.48550/arXiv.1808.04819","note":"arXiv:1808.04819 [cs]","number":"arXiv:1808.04819","publisher":"arXiv","source":"arXiv.org","title":"VizML: A Machine Learning Approach to Visualization Recommendation","title-short":"VizML","URL":"http://arxiv.org/abs/1808.04819","author":[{"family":"Hu","given":"Kevin Z."},{"family":"Bakker","given":"Michiel A."},{"family":"Li","given":"Stephen"},{"family":"Kraska","given":"Tim"},{"family":"Hidalgo","given":"César A."}],"accessed":{"date-parts":[["2024",2,29]]},"issued":{"date-parts":[["2018",8,14]]}}}],"schema":"https://github.com/citation-style-language/schema/raw/master/csl-citation.json"} </w:instrText>
      </w:r>
      <w:r w:rsidR="00524BA8">
        <w:rPr>
          <w:sz w:val="20"/>
          <w:szCs w:val="20"/>
        </w:rPr>
        <w:fldChar w:fldCharType="separate"/>
      </w:r>
      <w:r w:rsidR="00524BA8" w:rsidRPr="7601B319">
        <w:rPr>
          <w:sz w:val="20"/>
          <w:szCs w:val="20"/>
        </w:rPr>
        <w:t>[4]</w:t>
      </w:r>
      <w:r w:rsidR="00524BA8">
        <w:rPr>
          <w:sz w:val="20"/>
          <w:szCs w:val="20"/>
        </w:rPr>
        <w:fldChar w:fldCharType="end"/>
      </w:r>
      <w:r w:rsidRPr="008C7459">
        <w:rPr>
          <w:sz w:val="20"/>
          <w:szCs w:val="20"/>
        </w:rPr>
        <w:t xml:space="preserve">. Notably, there is very little research on automating effective </w:t>
      </w:r>
      <w:r w:rsidR="44174E19" w:rsidRPr="7601B319">
        <w:rPr>
          <w:sz w:val="20"/>
          <w:szCs w:val="20"/>
        </w:rPr>
        <w:t>visualization</w:t>
      </w:r>
      <w:r w:rsidRPr="008C7459">
        <w:rPr>
          <w:sz w:val="20"/>
          <w:szCs w:val="20"/>
        </w:rPr>
        <w:t xml:space="preserve"> of geospatial data. Most work focuses on </w:t>
      </w:r>
      <w:r w:rsidR="1417FE5C" w:rsidRPr="7601B319">
        <w:rPr>
          <w:sz w:val="20"/>
          <w:szCs w:val="20"/>
        </w:rPr>
        <w:t>visualizations</w:t>
      </w:r>
      <w:r w:rsidRPr="008C7459">
        <w:rPr>
          <w:sz w:val="20"/>
          <w:szCs w:val="20"/>
        </w:rPr>
        <w:t xml:space="preserve"> like bar charts, scatter plots and the like.</w:t>
      </w:r>
    </w:p>
    <w:p w14:paraId="0A4C6CAF" w14:textId="7B163D33" w:rsidR="00FD586C" w:rsidRDefault="00726755" w:rsidP="0048227C">
      <w:pPr>
        <w:pStyle w:val="NormalWeb"/>
        <w:jc w:val="both"/>
        <w:rPr>
          <w:sz w:val="20"/>
          <w:szCs w:val="20"/>
        </w:rPr>
      </w:pPr>
      <w:r w:rsidRPr="008C7459">
        <w:rPr>
          <w:sz w:val="20"/>
          <w:szCs w:val="20"/>
        </w:rPr>
        <w:t>The scope of this research will be to investigate whether there is a simple ML model that can appropriately recommend between a path map</w:t>
      </w:r>
      <w:r w:rsidR="00A544EF">
        <w:rPr>
          <w:sz w:val="20"/>
          <w:szCs w:val="20"/>
        </w:rPr>
        <w:t xml:space="preserve"> (</w:t>
      </w:r>
      <w:r w:rsidR="00732854">
        <w:rPr>
          <w:sz w:val="20"/>
          <w:szCs w:val="20"/>
        </w:rPr>
        <w:t>F</w:t>
      </w:r>
      <w:r w:rsidR="00A544EF">
        <w:rPr>
          <w:sz w:val="20"/>
          <w:szCs w:val="20"/>
        </w:rPr>
        <w:t>ig</w:t>
      </w:r>
      <w:r w:rsidR="00732854">
        <w:rPr>
          <w:sz w:val="20"/>
          <w:szCs w:val="20"/>
        </w:rPr>
        <w:t>.</w:t>
      </w:r>
      <w:r w:rsidR="00A544EF">
        <w:rPr>
          <w:sz w:val="20"/>
          <w:szCs w:val="20"/>
        </w:rPr>
        <w:t xml:space="preserve"> 1)</w:t>
      </w:r>
      <w:r w:rsidRPr="008C7459">
        <w:rPr>
          <w:sz w:val="20"/>
          <w:szCs w:val="20"/>
        </w:rPr>
        <w:t xml:space="preserve"> and a point distribution map</w:t>
      </w:r>
      <w:r w:rsidR="00A544EF">
        <w:rPr>
          <w:sz w:val="20"/>
          <w:szCs w:val="20"/>
        </w:rPr>
        <w:t xml:space="preserve"> (</w:t>
      </w:r>
      <w:r w:rsidR="005D7313">
        <w:rPr>
          <w:sz w:val="20"/>
          <w:szCs w:val="20"/>
        </w:rPr>
        <w:t>F</w:t>
      </w:r>
      <w:r w:rsidR="00A544EF">
        <w:rPr>
          <w:sz w:val="20"/>
          <w:szCs w:val="20"/>
        </w:rPr>
        <w:t>ig</w:t>
      </w:r>
      <w:r w:rsidR="005D7313">
        <w:rPr>
          <w:sz w:val="20"/>
          <w:szCs w:val="20"/>
        </w:rPr>
        <w:t>.</w:t>
      </w:r>
      <w:r w:rsidR="00A544EF">
        <w:rPr>
          <w:sz w:val="20"/>
          <w:szCs w:val="20"/>
        </w:rPr>
        <w:t xml:space="preserve"> 2)</w:t>
      </w:r>
      <w:r w:rsidRPr="008C7459">
        <w:rPr>
          <w:sz w:val="20"/>
          <w:szCs w:val="20"/>
        </w:rPr>
        <w:t xml:space="preserve">, given geospatial datasets of the same format. We chose </w:t>
      </w:r>
      <w:r w:rsidRPr="008C7459">
        <w:rPr>
          <w:sz w:val="20"/>
          <w:szCs w:val="20"/>
        </w:rPr>
        <w:t xml:space="preserve">these two </w:t>
      </w:r>
      <w:r w:rsidR="41729A57" w:rsidRPr="7601B319">
        <w:rPr>
          <w:sz w:val="20"/>
          <w:szCs w:val="20"/>
        </w:rPr>
        <w:t>visualization</w:t>
      </w:r>
      <w:r w:rsidRPr="008C7459">
        <w:rPr>
          <w:sz w:val="20"/>
          <w:szCs w:val="20"/>
        </w:rPr>
        <w:t xml:space="preserve"> types because their applications are easily distinguishable to a non-expert (but not necessarily to an ML model)</w:t>
      </w:r>
      <w:r w:rsidR="0059282D">
        <w:rPr>
          <w:sz w:val="20"/>
          <w:szCs w:val="20"/>
        </w:rPr>
        <w:t>.</w:t>
      </w:r>
      <w:r w:rsidRPr="008C7459">
        <w:rPr>
          <w:sz w:val="20"/>
          <w:szCs w:val="20"/>
        </w:rPr>
        <w:t xml:space="preserve"> Furthermore, the data for </w:t>
      </w:r>
      <w:r w:rsidR="00247E2D" w:rsidRPr="008C7459">
        <w:rPr>
          <w:sz w:val="20"/>
          <w:szCs w:val="20"/>
        </w:rPr>
        <w:t>both</w:t>
      </w:r>
      <w:r w:rsidRPr="008C7459">
        <w:rPr>
          <w:sz w:val="20"/>
          <w:szCs w:val="20"/>
        </w:rPr>
        <w:t xml:space="preserve"> </w:t>
      </w:r>
      <w:r w:rsidR="6FFA670F" w:rsidRPr="7601B319">
        <w:rPr>
          <w:sz w:val="20"/>
          <w:szCs w:val="20"/>
        </w:rPr>
        <w:t>visualization</w:t>
      </w:r>
      <w:r w:rsidRPr="008C7459">
        <w:rPr>
          <w:sz w:val="20"/>
          <w:szCs w:val="20"/>
        </w:rPr>
        <w:t xml:space="preserve"> types can take the same format.</w:t>
      </w:r>
    </w:p>
    <w:p w14:paraId="5D93FBE5" w14:textId="77777777" w:rsidR="00FC4414" w:rsidRDefault="00105E19" w:rsidP="00FC4414">
      <w:pPr>
        <w:pStyle w:val="NormalWeb"/>
        <w:keepNext/>
        <w:jc w:val="center"/>
      </w:pPr>
      <w:r>
        <w:rPr>
          <w:rFonts w:eastAsia="MS Mincho"/>
        </w:rPr>
        <w:pict w14:anchorId="54F9F4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165.25pt;height:99.8pt;visibility:visible;mso-wrap-style:square">
            <v:imagedata r:id="rId5" o:title="" croptop="5592f" cropbottom="11452f" cropleft="5699f" cropright="15502f"/>
          </v:shape>
        </w:pict>
      </w:r>
    </w:p>
    <w:p w14:paraId="3210A6B1" w14:textId="122223E7" w:rsidR="00531E26" w:rsidRPr="00A0264C" w:rsidRDefault="00FC4414" w:rsidP="006E742F">
      <w:pPr>
        <w:pStyle w:val="figurecaption"/>
      </w:pPr>
      <w:r w:rsidRPr="00F112F0">
        <w:t>Fig</w:t>
      </w:r>
      <w:r w:rsidR="001F1015" w:rsidRPr="00F112F0">
        <w:t>.</w:t>
      </w:r>
      <w:r w:rsidRPr="00F112F0">
        <w:t xml:space="preserve"> </w:t>
      </w:r>
      <w:r w:rsidRPr="00F112F0">
        <w:fldChar w:fldCharType="begin"/>
      </w:r>
      <w:r w:rsidRPr="00F112F0">
        <w:instrText xml:space="preserve"> SEQ Figure \* ARABIC </w:instrText>
      </w:r>
      <w:r w:rsidRPr="00F112F0">
        <w:fldChar w:fldCharType="separate"/>
      </w:r>
      <w:r w:rsidR="00E47FA9">
        <w:t>1</w:t>
      </w:r>
      <w:r w:rsidRPr="00F112F0">
        <w:fldChar w:fldCharType="end"/>
      </w:r>
      <w:r w:rsidR="001F1015" w:rsidRPr="00F112F0">
        <w:t>.</w:t>
      </w:r>
      <w:r w:rsidRPr="00F112F0">
        <w:t xml:space="preserve"> </w:t>
      </w:r>
      <w:r w:rsidR="0029310D" w:rsidRPr="00F112F0">
        <w:t xml:space="preserve">Point </w:t>
      </w:r>
      <w:r w:rsidR="0029310D" w:rsidRPr="00F112F0">
        <w:rPr>
          <w:rFonts w:eastAsia="MS Mincho"/>
        </w:rPr>
        <w:t>Distribution</w:t>
      </w:r>
      <w:r w:rsidR="0029310D" w:rsidRPr="00F112F0">
        <w:t xml:space="preserve"> map</w:t>
      </w:r>
      <w:r w:rsidR="008A241F">
        <w:t xml:space="preserve"> </w:t>
      </w:r>
      <w:r w:rsidR="006E742F">
        <w:fldChar w:fldCharType="begin"/>
      </w:r>
      <w:r w:rsidR="006E742F">
        <w:instrText xml:space="preserve"> ADDIN ZOTERO_ITEM CSL_CITATION {"citationID":"SGfH2cXo","properties":{"formattedCitation":"[5]","plainCitation":"[5]","noteIndex":0},"citationItems":[{"id":395,"uris":["http://zotero.org/users/12113274/items/D7LCQRT5"],"itemData":{"id":395,"type":"webpage","title":"Create Maps that Highlight Visual Clusters of Data in Tableau - Tableau","URL":"https://help.tableau.com/current/pro/desktop/en-us/maps_howto_pointdistribution.htm","accessed":{"date-parts":[["2024",3,18]]}}}],"schema":"https://github.com/citation-style-language/schema/raw/master/csl-citation.json"} </w:instrText>
      </w:r>
      <w:r w:rsidR="006E742F">
        <w:fldChar w:fldCharType="separate"/>
      </w:r>
      <w:r w:rsidR="006E742F" w:rsidRPr="006E742F">
        <w:t>[5]</w:t>
      </w:r>
      <w:r w:rsidR="006E742F">
        <w:fldChar w:fldCharType="end"/>
      </w:r>
    </w:p>
    <w:p w14:paraId="00677CC7" w14:textId="64AF4F16" w:rsidR="00954BBB" w:rsidRPr="00A0264C" w:rsidRDefault="00105E19" w:rsidP="006C2654">
      <w:pPr>
        <w:pStyle w:val="Caption"/>
        <w:keepNext/>
        <w:rPr>
          <w:rFonts w:eastAsia="MS Mincho"/>
          <w:noProof/>
          <w:lang w:val="fr-FR"/>
        </w:rPr>
      </w:pPr>
      <w:r>
        <w:rPr>
          <w:rFonts w:eastAsia="MS Mincho"/>
          <w:noProof/>
          <w:lang w:val="fr-FR"/>
        </w:rPr>
        <w:pict w14:anchorId="57F776F9">
          <v:shape id="_x0000_i1026" type="#_x0000_t75" style="width:152.2pt;height:103.65pt;visibility:visible">
            <v:imagedata r:id="rId6" o:title="" croptop="13637f" cropbottom="5485f" cropleft="8516f" cropright="12430f"/>
          </v:shape>
        </w:pict>
      </w:r>
    </w:p>
    <w:p w14:paraId="3BCD85F5" w14:textId="25AD2ECB" w:rsidR="00D33FE0" w:rsidRPr="006C2654" w:rsidRDefault="00954BBB" w:rsidP="000F28F1">
      <w:pPr>
        <w:pStyle w:val="figurecaption"/>
        <w:rPr>
          <w:rFonts w:eastAsia="MS Mincho"/>
        </w:rPr>
      </w:pPr>
      <w:r w:rsidRPr="006C2654">
        <w:rPr>
          <w:rFonts w:eastAsia="MS Mincho"/>
        </w:rPr>
        <w:t>Fig</w:t>
      </w:r>
      <w:r w:rsidR="006C2654">
        <w:rPr>
          <w:rFonts w:eastAsia="MS Mincho"/>
        </w:rPr>
        <w:t>.</w:t>
      </w:r>
      <w:r w:rsidRPr="006C2654">
        <w:rPr>
          <w:rFonts w:eastAsia="MS Mincho"/>
        </w:rPr>
        <w:t xml:space="preserve"> </w:t>
      </w:r>
      <w:r w:rsidRPr="006C2654">
        <w:rPr>
          <w:rFonts w:eastAsia="MS Mincho"/>
        </w:rPr>
        <w:fldChar w:fldCharType="begin"/>
      </w:r>
      <w:r w:rsidRPr="006C2654">
        <w:rPr>
          <w:rFonts w:eastAsia="MS Mincho"/>
        </w:rPr>
        <w:instrText xml:space="preserve"> SEQ Figure \* ARABIC </w:instrText>
      </w:r>
      <w:r w:rsidRPr="006C2654">
        <w:rPr>
          <w:rFonts w:eastAsia="MS Mincho"/>
        </w:rPr>
        <w:fldChar w:fldCharType="separate"/>
      </w:r>
      <w:r w:rsidR="00E47FA9">
        <w:rPr>
          <w:rFonts w:eastAsia="MS Mincho"/>
        </w:rPr>
        <w:t>2</w:t>
      </w:r>
      <w:r w:rsidRPr="006C2654">
        <w:rPr>
          <w:rFonts w:eastAsia="MS Mincho"/>
        </w:rPr>
        <w:fldChar w:fldCharType="end"/>
      </w:r>
      <w:r w:rsidRPr="006C2654">
        <w:rPr>
          <w:rFonts w:eastAsia="MS Mincho"/>
        </w:rPr>
        <w:t>. Path Map</w:t>
      </w:r>
      <w:r w:rsidR="006E742F">
        <w:rPr>
          <w:rFonts w:eastAsia="MS Mincho"/>
        </w:rPr>
        <w:t xml:space="preserve"> </w:t>
      </w:r>
      <w:r w:rsidR="000F28F1">
        <w:rPr>
          <w:rFonts w:eastAsia="MS Mincho"/>
        </w:rPr>
        <w:fldChar w:fldCharType="begin"/>
      </w:r>
      <w:r w:rsidR="000F28F1">
        <w:rPr>
          <w:rFonts w:eastAsia="MS Mincho"/>
        </w:rPr>
        <w:instrText xml:space="preserve"> ADDIN ZOTERO_ITEM CSL_CITATION {"citationID":"M0GETmen","properties":{"formattedCitation":"[6]","plainCitation":"[6]","noteIndex":0},"citationItems":[{"id":397,"uris":["http://zotero.org/users/12113274/items/6DFK9VF2"],"itemData":{"id":397,"type":"webpage","title":"Google Maps","URL":"https://www.google.com/maps","accessed":{"date-parts":[["2024",3,18]]}}}],"schema":"https://github.com/citation-style-language/schema/raw/master/csl-citation.json"} </w:instrText>
      </w:r>
      <w:r w:rsidR="000F28F1">
        <w:rPr>
          <w:rFonts w:eastAsia="MS Mincho"/>
        </w:rPr>
        <w:fldChar w:fldCharType="separate"/>
      </w:r>
      <w:r w:rsidR="000F28F1" w:rsidRPr="000F28F1">
        <w:rPr>
          <w:rFonts w:eastAsia="MS Mincho"/>
        </w:rPr>
        <w:t>[6]</w:t>
      </w:r>
      <w:r w:rsidR="000F28F1">
        <w:rPr>
          <w:rFonts w:eastAsia="MS Mincho"/>
        </w:rPr>
        <w:fldChar w:fldCharType="end"/>
      </w:r>
    </w:p>
    <w:p w14:paraId="27EADD49" w14:textId="7F0A5E1A" w:rsidR="008A55B5" w:rsidRDefault="008A55B5" w:rsidP="00CE1554">
      <w:pPr>
        <w:pStyle w:val="Heading5"/>
        <w:rPr>
          <w:rFonts w:eastAsia="MS Mincho"/>
        </w:rPr>
      </w:pPr>
      <w:r>
        <w:rPr>
          <w:rFonts w:eastAsia="MS Mincho"/>
        </w:rPr>
        <w:t>References</w:t>
      </w:r>
    </w:p>
    <w:p w14:paraId="15E541A4" w14:textId="59EA24FB" w:rsidR="000F28F1" w:rsidRPr="001D35EC" w:rsidRDefault="00D25BA6" w:rsidP="001D35EC">
      <w:pPr>
        <w:pStyle w:val="references"/>
        <w:tabs>
          <w:tab w:val="num" w:pos="360"/>
        </w:tabs>
        <w:ind w:left="360" w:hanging="360"/>
        <w:rPr>
          <w:rFonts w:eastAsia="MS Mincho"/>
        </w:rPr>
      </w:pPr>
      <w:r>
        <w:rPr>
          <w:rFonts w:eastAsia="MS Mincho"/>
        </w:rPr>
        <w:fldChar w:fldCharType="begin"/>
      </w:r>
      <w:r>
        <w:rPr>
          <w:rFonts w:eastAsia="MS Mincho"/>
        </w:rPr>
        <w:instrText xml:space="preserve"> ADDIN ZOTERO_BIBL {"uncited":[],"omitted":[],"custom":[]} CSL_BIBLIOGRAPHY </w:instrText>
      </w:r>
      <w:r>
        <w:rPr>
          <w:rFonts w:eastAsia="MS Mincho"/>
        </w:rPr>
        <w:fldChar w:fldCharType="separate"/>
      </w:r>
      <w:r w:rsidR="000F28F1" w:rsidRPr="001D35EC">
        <w:rPr>
          <w:rFonts w:eastAsia="MS Mincho"/>
        </w:rPr>
        <w:t>[1]</w:t>
      </w:r>
      <w:r w:rsidR="000F28F1" w:rsidRPr="001D35EC">
        <w:rPr>
          <w:rFonts w:eastAsia="MS Mincho"/>
        </w:rPr>
        <w:tab/>
        <w:t>J. Mackinlay, ‘Automating the design of graphical presentations of relational information</w:t>
      </w:r>
      <w:r w:rsidR="0025127B">
        <w:rPr>
          <w:rFonts w:eastAsia="MS Mincho"/>
        </w:rPr>
        <w:t>,</w:t>
      </w:r>
      <w:r w:rsidR="000F28F1" w:rsidRPr="001D35EC">
        <w:rPr>
          <w:rFonts w:eastAsia="MS Mincho"/>
        </w:rPr>
        <w:t xml:space="preserve">’ </w:t>
      </w:r>
      <w:r w:rsidR="000F28F1" w:rsidRPr="00371536">
        <w:rPr>
          <w:rFonts w:eastAsia="MS Mincho"/>
          <w:i/>
          <w:iCs/>
        </w:rPr>
        <w:t>ACM Trans. Graph</w:t>
      </w:r>
      <w:r w:rsidR="000F28F1" w:rsidRPr="001D35EC">
        <w:rPr>
          <w:rFonts w:eastAsia="MS Mincho"/>
        </w:rPr>
        <w:t>., vol. 5, no. 2, pp. 110–141, Apr. 1986, doi: 10.1145/22949.22950.</w:t>
      </w:r>
    </w:p>
    <w:p w14:paraId="1713FBCF" w14:textId="081655B5" w:rsidR="000F28F1" w:rsidRPr="001D35EC" w:rsidRDefault="000F28F1" w:rsidP="001D35EC">
      <w:pPr>
        <w:pStyle w:val="references"/>
        <w:tabs>
          <w:tab w:val="num" w:pos="360"/>
        </w:tabs>
        <w:ind w:left="360" w:hanging="360"/>
        <w:rPr>
          <w:rFonts w:eastAsia="MS Mincho"/>
        </w:rPr>
      </w:pPr>
      <w:r w:rsidRPr="001D35EC">
        <w:rPr>
          <w:rFonts w:eastAsia="MS Mincho"/>
        </w:rPr>
        <w:t>[2]</w:t>
      </w:r>
      <w:r w:rsidRPr="001D35EC">
        <w:rPr>
          <w:rFonts w:eastAsia="MS Mincho"/>
        </w:rPr>
        <w:tab/>
        <w:t>A. Wu et al., ‘AI4VIS: Survey on Artificial Intelligence Approaches for Data Visualization</w:t>
      </w:r>
      <w:r w:rsidR="009F1B17">
        <w:rPr>
          <w:rFonts w:eastAsia="MS Mincho"/>
        </w:rPr>
        <w:t>,</w:t>
      </w:r>
      <w:r w:rsidRPr="001D35EC">
        <w:rPr>
          <w:rFonts w:eastAsia="MS Mincho"/>
        </w:rPr>
        <w:t xml:space="preserve">’ </w:t>
      </w:r>
      <w:r w:rsidRPr="00371536">
        <w:rPr>
          <w:rFonts w:eastAsia="MS Mincho"/>
          <w:i/>
          <w:iCs/>
        </w:rPr>
        <w:t>IEEE Trans. Vis. Comput. Graph.</w:t>
      </w:r>
      <w:r w:rsidRPr="001D35EC">
        <w:rPr>
          <w:rFonts w:eastAsia="MS Mincho"/>
        </w:rPr>
        <w:t>, vol. 28, no. 12, pp. 5049–5070, Dec. 2022, doi: 10.1109/TVCG.2021.3099002.</w:t>
      </w:r>
    </w:p>
    <w:p w14:paraId="74AFF5C2" w14:textId="77777777" w:rsidR="000F28F1" w:rsidRPr="001D35EC" w:rsidRDefault="000F28F1" w:rsidP="001D35EC">
      <w:pPr>
        <w:pStyle w:val="references"/>
        <w:tabs>
          <w:tab w:val="num" w:pos="360"/>
        </w:tabs>
        <w:ind w:left="360" w:hanging="360"/>
        <w:rPr>
          <w:rFonts w:eastAsia="MS Mincho"/>
        </w:rPr>
      </w:pPr>
      <w:r w:rsidRPr="001D35EC">
        <w:rPr>
          <w:rFonts w:eastAsia="MS Mincho"/>
        </w:rPr>
        <w:t>[3]</w:t>
      </w:r>
      <w:r w:rsidRPr="001D35EC">
        <w:rPr>
          <w:rFonts w:eastAsia="MS Mincho"/>
        </w:rPr>
        <w:tab/>
        <w:t>‘Plotly | Make charts and dashboards online’. Accessed: Mar. 05, 2024. [Online]. Available: https://chart-studio.plotly.com/feed/#/</w:t>
      </w:r>
    </w:p>
    <w:p w14:paraId="1D741135" w14:textId="77777777" w:rsidR="000F28F1" w:rsidRPr="001D35EC" w:rsidRDefault="000F28F1" w:rsidP="001D35EC">
      <w:pPr>
        <w:pStyle w:val="references"/>
        <w:tabs>
          <w:tab w:val="num" w:pos="360"/>
        </w:tabs>
        <w:ind w:left="360" w:hanging="360"/>
        <w:rPr>
          <w:rFonts w:eastAsia="MS Mincho"/>
        </w:rPr>
      </w:pPr>
      <w:r w:rsidRPr="001D35EC">
        <w:rPr>
          <w:rFonts w:eastAsia="MS Mincho"/>
        </w:rPr>
        <w:t>[4]</w:t>
      </w:r>
      <w:r w:rsidRPr="001D35EC">
        <w:rPr>
          <w:rFonts w:eastAsia="MS Mincho"/>
        </w:rPr>
        <w:tab/>
        <w:t xml:space="preserve">K. Z. Hu, M. A. Bakker, S. Li, T. Kraska, and C. A. Hidalgo, ‘VizML: A Machine Learning Approach to Visualization Recommendation’. </w:t>
      </w:r>
      <w:r w:rsidRPr="00371536">
        <w:rPr>
          <w:rFonts w:eastAsia="MS Mincho"/>
          <w:i/>
          <w:iCs/>
        </w:rPr>
        <w:t>arXiv</w:t>
      </w:r>
      <w:r w:rsidRPr="001D35EC">
        <w:rPr>
          <w:rFonts w:eastAsia="MS Mincho"/>
        </w:rPr>
        <w:t>, Aug. 14, 2018. doi: 10.48550/arXiv.1808.04819.</w:t>
      </w:r>
    </w:p>
    <w:p w14:paraId="08C4F04E" w14:textId="77777777" w:rsidR="000F28F1" w:rsidRPr="001D35EC" w:rsidRDefault="000F28F1" w:rsidP="001D35EC">
      <w:pPr>
        <w:pStyle w:val="references"/>
        <w:tabs>
          <w:tab w:val="num" w:pos="360"/>
        </w:tabs>
        <w:ind w:left="360" w:hanging="360"/>
        <w:rPr>
          <w:rFonts w:eastAsia="MS Mincho"/>
        </w:rPr>
      </w:pPr>
      <w:r w:rsidRPr="001D35EC">
        <w:rPr>
          <w:rFonts w:eastAsia="MS Mincho"/>
        </w:rPr>
        <w:t>[5]</w:t>
      </w:r>
      <w:r w:rsidRPr="001D35EC">
        <w:rPr>
          <w:rFonts w:eastAsia="MS Mincho"/>
        </w:rPr>
        <w:tab/>
        <w:t>‘Create Maps that Highlight Visual Clusters of Data in Tableau - Tableau’. Accessed: Mar. 18, 2024. [Online]. Available: https://help.tableau.com/current/pro/desktop/en-us/maps_howto_pointdistribution.htm</w:t>
      </w:r>
    </w:p>
    <w:p w14:paraId="06438FD8" w14:textId="77777777" w:rsidR="000F28F1" w:rsidRPr="001D35EC" w:rsidRDefault="000F28F1" w:rsidP="001D35EC">
      <w:pPr>
        <w:pStyle w:val="references"/>
        <w:tabs>
          <w:tab w:val="num" w:pos="360"/>
        </w:tabs>
        <w:ind w:left="360" w:hanging="360"/>
        <w:rPr>
          <w:rFonts w:eastAsia="MS Mincho"/>
          <w:lang w:val="fr-FR"/>
        </w:rPr>
      </w:pPr>
      <w:r w:rsidRPr="001D35EC">
        <w:rPr>
          <w:rFonts w:eastAsia="MS Mincho"/>
        </w:rPr>
        <w:t>[6]</w:t>
      </w:r>
      <w:r w:rsidRPr="001D35EC">
        <w:rPr>
          <w:rFonts w:eastAsia="MS Mincho"/>
        </w:rPr>
        <w:tab/>
        <w:t xml:space="preserve">‘Google Maps’. Accessed: Mar. 18, 2024. [Online]. </w:t>
      </w:r>
      <w:r w:rsidRPr="001D35EC">
        <w:rPr>
          <w:rFonts w:eastAsia="MS Mincho"/>
          <w:lang w:val="fr-FR"/>
        </w:rPr>
        <w:t>Available: https://www.google.com/maps</w:t>
      </w:r>
    </w:p>
    <w:p w14:paraId="3951C1A1" w14:textId="269D03EB" w:rsidR="00247E2D" w:rsidRPr="000F28F1" w:rsidRDefault="00D25BA6" w:rsidP="001D35EC">
      <w:pPr>
        <w:pStyle w:val="references"/>
        <w:tabs>
          <w:tab w:val="num" w:pos="360"/>
        </w:tabs>
        <w:ind w:left="360" w:hanging="360"/>
        <w:rPr>
          <w:rFonts w:eastAsia="MS Mincho"/>
          <w:lang w:val="fr-FR"/>
        </w:rPr>
        <w:sectPr w:rsidR="00247E2D" w:rsidRPr="000F28F1" w:rsidSect="00110931">
          <w:type w:val="continuous"/>
          <w:pgSz w:w="11909" w:h="16834" w:code="9"/>
          <w:pgMar w:top="1080" w:right="734" w:bottom="2434" w:left="734" w:header="720" w:footer="720" w:gutter="0"/>
          <w:cols w:num="2" w:space="360"/>
          <w:docGrid w:linePitch="360"/>
        </w:sectPr>
      </w:pPr>
      <w:r>
        <w:rPr>
          <w:rFonts w:eastAsia="MS Mincho"/>
        </w:rPr>
        <w:fldChar w:fldCharType="end"/>
      </w:r>
    </w:p>
    <w:p w14:paraId="107DFE9B" w14:textId="77777777" w:rsidR="008A55B5" w:rsidRPr="000F28F1" w:rsidRDefault="008A55B5" w:rsidP="00276735">
      <w:pPr>
        <w:jc w:val="both"/>
        <w:rPr>
          <w:lang w:val="fr-FR"/>
        </w:rPr>
      </w:pPr>
    </w:p>
    <w:sectPr w:rsidR="008A55B5" w:rsidRPr="000F28F1" w:rsidSect="00110931">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ptos Display">
    <w:charset w:val="00"/>
    <w:family w:val="swiss"/>
    <w:pitch w:val="variable"/>
    <w:sig w:usb0="20000287" w:usb1="00000003" w:usb2="00000000" w:usb3="00000000" w:csb0="0000019F" w:csb1="00000000"/>
  </w:font>
  <w:font w:name="Aptos">
    <w:altName w:val="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7F44942"/>
    <w:multiLevelType w:val="hybridMultilevel"/>
    <w:tmpl w:val="57DAD03E"/>
    <w:lvl w:ilvl="0" w:tplc="D318BD0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402C58"/>
    <w:multiLevelType w:val="hybridMultilevel"/>
    <w:tmpl w:val="3C0611EA"/>
    <w:lvl w:ilvl="0" w:tplc="26887F82">
      <w:start w:val="1"/>
      <w:numFmt w:val="decimal"/>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1012605532">
    <w:abstractNumId w:val="2"/>
  </w:num>
  <w:num w:numId="2" w16cid:durableId="1609963589">
    <w:abstractNumId w:val="7"/>
  </w:num>
  <w:num w:numId="3" w16cid:durableId="1418938384">
    <w:abstractNumId w:val="1"/>
  </w:num>
  <w:num w:numId="4" w16cid:durableId="1173106398">
    <w:abstractNumId w:val="4"/>
  </w:num>
  <w:num w:numId="5" w16cid:durableId="695693590">
    <w:abstractNumId w:val="4"/>
  </w:num>
  <w:num w:numId="6" w16cid:durableId="974146199">
    <w:abstractNumId w:val="4"/>
  </w:num>
  <w:num w:numId="7" w16cid:durableId="1396127312">
    <w:abstractNumId w:val="4"/>
  </w:num>
  <w:num w:numId="8" w16cid:durableId="1800764286">
    <w:abstractNumId w:val="5"/>
  </w:num>
  <w:num w:numId="9" w16cid:durableId="1502895237">
    <w:abstractNumId w:val="8"/>
  </w:num>
  <w:num w:numId="10" w16cid:durableId="760418565">
    <w:abstractNumId w:val="3"/>
  </w:num>
  <w:num w:numId="11" w16cid:durableId="832527859">
    <w:abstractNumId w:val="0"/>
  </w:num>
  <w:num w:numId="12" w16cid:durableId="1982077810">
    <w:abstractNumId w:val="9"/>
  </w:num>
  <w:num w:numId="13" w16cid:durableId="162654814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80795274">
    <w:abstractNumId w:val="4"/>
  </w:num>
  <w:num w:numId="15" w16cid:durableId="377516412">
    <w:abstractNumId w:val="6"/>
  </w:num>
  <w:num w:numId="16" w16cid:durableId="1566408150">
    <w:abstractNumId w:val="4"/>
  </w:num>
  <w:num w:numId="17" w16cid:durableId="1644045534">
    <w:abstractNumId w:val="4"/>
  </w:num>
  <w:num w:numId="18" w16cid:durableId="519591079">
    <w:abstractNumId w:val="4"/>
  </w:num>
  <w:num w:numId="19" w16cid:durableId="15723055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NotTrackMoves/>
  <w:defaultTabStop w:val="720"/>
  <w:doNotHyphenateCaps/>
  <w:characterSpacingControl w:val="doNotCompress"/>
  <w:doNotValidateAgainstSchema/>
  <w:doNotDemarcateInvalidXml/>
  <w:compat>
    <w:doNotUseHTMLParagraphAutoSpacing/>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3A59A6"/>
    <w:rsid w:val="000043A0"/>
    <w:rsid w:val="00016740"/>
    <w:rsid w:val="00022007"/>
    <w:rsid w:val="000408A9"/>
    <w:rsid w:val="0004390D"/>
    <w:rsid w:val="00062CBC"/>
    <w:rsid w:val="00075945"/>
    <w:rsid w:val="000B4641"/>
    <w:rsid w:val="000F28F1"/>
    <w:rsid w:val="000F715C"/>
    <w:rsid w:val="00105E19"/>
    <w:rsid w:val="0010711E"/>
    <w:rsid w:val="00110931"/>
    <w:rsid w:val="00127EDD"/>
    <w:rsid w:val="00130408"/>
    <w:rsid w:val="00142796"/>
    <w:rsid w:val="001A1A65"/>
    <w:rsid w:val="001B744E"/>
    <w:rsid w:val="001C1EBC"/>
    <w:rsid w:val="001D35EC"/>
    <w:rsid w:val="001E2007"/>
    <w:rsid w:val="001F1015"/>
    <w:rsid w:val="001F2EEA"/>
    <w:rsid w:val="00202EB1"/>
    <w:rsid w:val="00207421"/>
    <w:rsid w:val="0021305D"/>
    <w:rsid w:val="00225372"/>
    <w:rsid w:val="002308EB"/>
    <w:rsid w:val="00247E2D"/>
    <w:rsid w:val="0025127B"/>
    <w:rsid w:val="00276735"/>
    <w:rsid w:val="002769B5"/>
    <w:rsid w:val="0028541D"/>
    <w:rsid w:val="002864A3"/>
    <w:rsid w:val="0029310D"/>
    <w:rsid w:val="002A01E4"/>
    <w:rsid w:val="002B3B81"/>
    <w:rsid w:val="002F5595"/>
    <w:rsid w:val="0032031A"/>
    <w:rsid w:val="00371536"/>
    <w:rsid w:val="00372DD7"/>
    <w:rsid w:val="00374F42"/>
    <w:rsid w:val="003A087F"/>
    <w:rsid w:val="003A3E75"/>
    <w:rsid w:val="003A47B5"/>
    <w:rsid w:val="003A5774"/>
    <w:rsid w:val="003A59A6"/>
    <w:rsid w:val="004059FE"/>
    <w:rsid w:val="00421B9D"/>
    <w:rsid w:val="004445B3"/>
    <w:rsid w:val="00447F32"/>
    <w:rsid w:val="0045718D"/>
    <w:rsid w:val="00474FD1"/>
    <w:rsid w:val="0048227C"/>
    <w:rsid w:val="00495F5E"/>
    <w:rsid w:val="004A0DFD"/>
    <w:rsid w:val="00503E5C"/>
    <w:rsid w:val="00504FE5"/>
    <w:rsid w:val="00524BA8"/>
    <w:rsid w:val="00531E26"/>
    <w:rsid w:val="00576D16"/>
    <w:rsid w:val="0059282D"/>
    <w:rsid w:val="005A7FAA"/>
    <w:rsid w:val="005B520E"/>
    <w:rsid w:val="005B535B"/>
    <w:rsid w:val="005D7313"/>
    <w:rsid w:val="0060622D"/>
    <w:rsid w:val="006108A4"/>
    <w:rsid w:val="006274C2"/>
    <w:rsid w:val="00680FFE"/>
    <w:rsid w:val="006940CF"/>
    <w:rsid w:val="006C2654"/>
    <w:rsid w:val="006C4648"/>
    <w:rsid w:val="006E742F"/>
    <w:rsid w:val="00703413"/>
    <w:rsid w:val="007079E1"/>
    <w:rsid w:val="0072064C"/>
    <w:rsid w:val="00726755"/>
    <w:rsid w:val="00732854"/>
    <w:rsid w:val="007331A9"/>
    <w:rsid w:val="007347A4"/>
    <w:rsid w:val="00740573"/>
    <w:rsid w:val="007442B3"/>
    <w:rsid w:val="00751815"/>
    <w:rsid w:val="00753F7B"/>
    <w:rsid w:val="007556FE"/>
    <w:rsid w:val="007620E4"/>
    <w:rsid w:val="0076221B"/>
    <w:rsid w:val="0078398E"/>
    <w:rsid w:val="00785C56"/>
    <w:rsid w:val="00787C5A"/>
    <w:rsid w:val="007919DE"/>
    <w:rsid w:val="007A3A83"/>
    <w:rsid w:val="007A5268"/>
    <w:rsid w:val="007B4290"/>
    <w:rsid w:val="007C0308"/>
    <w:rsid w:val="007E1D09"/>
    <w:rsid w:val="007F3543"/>
    <w:rsid w:val="007F76A4"/>
    <w:rsid w:val="008014D2"/>
    <w:rsid w:val="008040CD"/>
    <w:rsid w:val="008054BC"/>
    <w:rsid w:val="00812FEC"/>
    <w:rsid w:val="008726D7"/>
    <w:rsid w:val="0088120E"/>
    <w:rsid w:val="008A241F"/>
    <w:rsid w:val="008A55B5"/>
    <w:rsid w:val="008A75C8"/>
    <w:rsid w:val="008A7E6B"/>
    <w:rsid w:val="008C7459"/>
    <w:rsid w:val="008D07A8"/>
    <w:rsid w:val="009154EC"/>
    <w:rsid w:val="009412FF"/>
    <w:rsid w:val="00954BBB"/>
    <w:rsid w:val="0097383A"/>
    <w:rsid w:val="0097508D"/>
    <w:rsid w:val="009C5023"/>
    <w:rsid w:val="009F1B17"/>
    <w:rsid w:val="00A0264C"/>
    <w:rsid w:val="00A3198F"/>
    <w:rsid w:val="00A429AA"/>
    <w:rsid w:val="00A510F7"/>
    <w:rsid w:val="00A544EF"/>
    <w:rsid w:val="00A906BA"/>
    <w:rsid w:val="00AA40C3"/>
    <w:rsid w:val="00AC6519"/>
    <w:rsid w:val="00AF27BC"/>
    <w:rsid w:val="00B053E1"/>
    <w:rsid w:val="00B4584F"/>
    <w:rsid w:val="00BA4C8F"/>
    <w:rsid w:val="00BC142A"/>
    <w:rsid w:val="00C05796"/>
    <w:rsid w:val="00C1076D"/>
    <w:rsid w:val="00C462C7"/>
    <w:rsid w:val="00C5329C"/>
    <w:rsid w:val="00C67A35"/>
    <w:rsid w:val="00C91906"/>
    <w:rsid w:val="00CB1404"/>
    <w:rsid w:val="00CB3ECA"/>
    <w:rsid w:val="00CB66E6"/>
    <w:rsid w:val="00CD70F5"/>
    <w:rsid w:val="00CE1077"/>
    <w:rsid w:val="00CE1554"/>
    <w:rsid w:val="00D12CC3"/>
    <w:rsid w:val="00D25BA6"/>
    <w:rsid w:val="00D3231B"/>
    <w:rsid w:val="00D33FE0"/>
    <w:rsid w:val="00D352D5"/>
    <w:rsid w:val="00D62296"/>
    <w:rsid w:val="00D816E9"/>
    <w:rsid w:val="00D9156D"/>
    <w:rsid w:val="00D945C8"/>
    <w:rsid w:val="00DC0554"/>
    <w:rsid w:val="00DC5A6F"/>
    <w:rsid w:val="00DD3A51"/>
    <w:rsid w:val="00DE7D3E"/>
    <w:rsid w:val="00E01AE1"/>
    <w:rsid w:val="00E0211B"/>
    <w:rsid w:val="00E30777"/>
    <w:rsid w:val="00E421FE"/>
    <w:rsid w:val="00E42CA5"/>
    <w:rsid w:val="00E47FA9"/>
    <w:rsid w:val="00E6514F"/>
    <w:rsid w:val="00E70C3C"/>
    <w:rsid w:val="00E76059"/>
    <w:rsid w:val="00E91219"/>
    <w:rsid w:val="00E97D04"/>
    <w:rsid w:val="00EA506F"/>
    <w:rsid w:val="00EB2318"/>
    <w:rsid w:val="00EB2391"/>
    <w:rsid w:val="00EC7D2A"/>
    <w:rsid w:val="00EE4362"/>
    <w:rsid w:val="00EE45F1"/>
    <w:rsid w:val="00EF18D7"/>
    <w:rsid w:val="00EF1E8A"/>
    <w:rsid w:val="00EF3A1A"/>
    <w:rsid w:val="00F07E91"/>
    <w:rsid w:val="00F112F0"/>
    <w:rsid w:val="00F16AF0"/>
    <w:rsid w:val="00F33FB8"/>
    <w:rsid w:val="00F762AB"/>
    <w:rsid w:val="00FA670F"/>
    <w:rsid w:val="00FC4414"/>
    <w:rsid w:val="00FD586C"/>
    <w:rsid w:val="00FE4F6B"/>
    <w:rsid w:val="1417FE5C"/>
    <w:rsid w:val="14759B42"/>
    <w:rsid w:val="17C7A5CD"/>
    <w:rsid w:val="188DCDF9"/>
    <w:rsid w:val="41729A57"/>
    <w:rsid w:val="44174E19"/>
    <w:rsid w:val="47C1889A"/>
    <w:rsid w:val="4EB298A0"/>
    <w:rsid w:val="6BE48CD6"/>
    <w:rsid w:val="6D6DE246"/>
    <w:rsid w:val="6E3A3662"/>
    <w:rsid w:val="6FFA670F"/>
    <w:rsid w:val="7601B319"/>
    <w:rsid w:val="76821FD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3D003E2"/>
  <w15:chartTrackingRefBased/>
  <w15:docId w15:val="{E8B62732-3657-4E44-9364-097B58628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4"/>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4"/>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4"/>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tabs>
        <w:tab w:val="left" w:pos="533"/>
      </w:tabs>
      <w:spacing w:before="80" w:after="20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NormalWeb">
    <w:name w:val="Normal (Web)"/>
    <w:basedOn w:val="Normal"/>
    <w:uiPriority w:val="99"/>
    <w:unhideWhenUsed/>
    <w:rsid w:val="00F33FB8"/>
    <w:pPr>
      <w:spacing w:before="100" w:beforeAutospacing="1" w:after="100" w:afterAutospacing="1"/>
      <w:jc w:val="left"/>
    </w:pPr>
    <w:rPr>
      <w:sz w:val="24"/>
      <w:szCs w:val="24"/>
    </w:rPr>
  </w:style>
  <w:style w:type="character" w:styleId="Hyperlink">
    <w:name w:val="Hyperlink"/>
    <w:uiPriority w:val="99"/>
    <w:unhideWhenUsed/>
    <w:rsid w:val="00726755"/>
    <w:rPr>
      <w:color w:val="0000FF"/>
      <w:u w:val="single"/>
    </w:rPr>
  </w:style>
  <w:style w:type="character" w:styleId="FollowedHyperlink">
    <w:name w:val="FollowedHyperlink"/>
    <w:uiPriority w:val="99"/>
    <w:semiHidden/>
    <w:unhideWhenUsed/>
    <w:rsid w:val="009154EC"/>
    <w:rPr>
      <w:color w:val="96607D"/>
      <w:u w:val="single"/>
    </w:rPr>
  </w:style>
  <w:style w:type="paragraph" w:styleId="Bibliography">
    <w:name w:val="Bibliography"/>
    <w:basedOn w:val="Normal"/>
    <w:next w:val="Normal"/>
    <w:uiPriority w:val="37"/>
    <w:unhideWhenUsed/>
    <w:rsid w:val="00247E2D"/>
  </w:style>
  <w:style w:type="paragraph" w:styleId="Caption">
    <w:name w:val="caption"/>
    <w:basedOn w:val="Normal"/>
    <w:next w:val="Normal"/>
    <w:uiPriority w:val="35"/>
    <w:unhideWhenUsed/>
    <w:qFormat/>
    <w:rsid w:val="00BA4C8F"/>
    <w:rPr>
      <w:b/>
      <w:bCs/>
    </w:rPr>
  </w:style>
  <w:style w:type="character" w:styleId="UnresolvedMention">
    <w:name w:val="Unresolved Mention"/>
    <w:uiPriority w:val="99"/>
    <w:semiHidden/>
    <w:unhideWhenUsed/>
    <w:rsid w:val="00D33F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194214">
      <w:bodyDiv w:val="1"/>
      <w:marLeft w:val="0"/>
      <w:marRight w:val="0"/>
      <w:marTop w:val="0"/>
      <w:marBottom w:val="0"/>
      <w:divBdr>
        <w:top w:val="none" w:sz="0" w:space="0" w:color="auto"/>
        <w:left w:val="none" w:sz="0" w:space="0" w:color="auto"/>
        <w:bottom w:val="none" w:sz="0" w:space="0" w:color="auto"/>
        <w:right w:val="none" w:sz="0" w:space="0" w:color="auto"/>
      </w:divBdr>
    </w:div>
    <w:div w:id="730352517">
      <w:bodyDiv w:val="1"/>
      <w:marLeft w:val="0"/>
      <w:marRight w:val="0"/>
      <w:marTop w:val="0"/>
      <w:marBottom w:val="0"/>
      <w:divBdr>
        <w:top w:val="none" w:sz="0" w:space="0" w:color="auto"/>
        <w:left w:val="none" w:sz="0" w:space="0" w:color="auto"/>
        <w:bottom w:val="none" w:sz="0" w:space="0" w:color="auto"/>
        <w:right w:val="none" w:sz="0" w:space="0" w:color="auto"/>
      </w:divBdr>
    </w:div>
    <w:div w:id="1008023848">
      <w:bodyDiv w:val="1"/>
      <w:marLeft w:val="0"/>
      <w:marRight w:val="0"/>
      <w:marTop w:val="0"/>
      <w:marBottom w:val="0"/>
      <w:divBdr>
        <w:top w:val="none" w:sz="0" w:space="0" w:color="auto"/>
        <w:left w:val="none" w:sz="0" w:space="0" w:color="auto"/>
        <w:bottom w:val="none" w:sz="0" w:space="0" w:color="auto"/>
        <w:right w:val="none" w:sz="0" w:space="0" w:color="auto"/>
      </w:divBdr>
    </w:div>
    <w:div w:id="1608737953">
      <w:bodyDiv w:val="1"/>
      <w:marLeft w:val="0"/>
      <w:marRight w:val="0"/>
      <w:marTop w:val="0"/>
      <w:marBottom w:val="0"/>
      <w:divBdr>
        <w:top w:val="none" w:sz="0" w:space="0" w:color="auto"/>
        <w:left w:val="none" w:sz="0" w:space="0" w:color="auto"/>
        <w:bottom w:val="none" w:sz="0" w:space="0" w:color="auto"/>
        <w:right w:val="none" w:sz="0" w:space="0" w:color="auto"/>
      </w:divBdr>
    </w:div>
    <w:div w:id="1932620940">
      <w:bodyDiv w:val="1"/>
      <w:marLeft w:val="0"/>
      <w:marRight w:val="0"/>
      <w:marTop w:val="0"/>
      <w:marBottom w:val="0"/>
      <w:divBdr>
        <w:top w:val="none" w:sz="0" w:space="0" w:color="auto"/>
        <w:left w:val="none" w:sz="0" w:space="0" w:color="auto"/>
        <w:bottom w:val="none" w:sz="0" w:space="0" w:color="auto"/>
        <w:right w:val="none" w:sz="0" w:space="0" w:color="auto"/>
      </w:divBdr>
    </w:div>
    <w:div w:id="200659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5</TotalTime>
  <Pages>2</Pages>
  <Words>1706</Words>
  <Characters>10277</Characters>
  <Application>Microsoft Office Word</Application>
  <DocSecurity>0</DocSecurity>
  <Lines>250</Lines>
  <Paragraphs>8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903</CharactersWithSpaces>
  <SharedDoc>false</SharedDoc>
  <HLinks>
    <vt:vector size="6" baseType="variant">
      <vt:variant>
        <vt:i4>7995496</vt:i4>
      </vt:variant>
      <vt:variant>
        <vt:i4>15</vt:i4>
      </vt:variant>
      <vt:variant>
        <vt:i4>0</vt:i4>
      </vt:variant>
      <vt:variant>
        <vt:i4>5</vt:i4>
      </vt:variant>
      <vt:variant>
        <vt:lpwstr>https://help.tableau.com/current/pro/desktop/en-us/maps_howto_pointdistribution.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ohn Gachihi Waithaka</cp:lastModifiedBy>
  <cp:revision>39</cp:revision>
  <cp:lastPrinted>2024-03-20T11:28:00Z</cp:lastPrinted>
  <dcterms:created xsi:type="dcterms:W3CDTF">2024-03-18T13:03:00Z</dcterms:created>
  <dcterms:modified xsi:type="dcterms:W3CDTF">2024-03-25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1d6ea3b073bac1d443aaa067cdb607938c42f82f5f0a5edac02bd95317c53c8</vt:lpwstr>
  </property>
  <property fmtid="{D5CDD505-2E9C-101B-9397-08002B2CF9AE}" pid="3" name="ZOTERO_PREF_1">
    <vt:lpwstr>&lt;data data-version="3" zotero-version="6.0.35"&gt;&lt;session id="UNbSOTB4"/&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